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6A006A">
      <w:pPr>
        <w:pStyle w:val="MDPI12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6A006A">
      <w:pPr>
        <w:pStyle w:val="MDPI13authornames"/>
        <w:rPr>
          <w:vertAlign w:val="superscript"/>
        </w:rPr>
      </w:pPr>
      <w:r w:rsidRPr="00546A2E">
        <w:t>Authors</w:t>
      </w:r>
      <w:r>
        <w:t xml:space="preserve">: </w:t>
      </w:r>
      <w:r w:rsidR="00E56EE1">
        <w:t>Cody M. Cousineau</w:t>
      </w:r>
      <w:r w:rsidR="00E56EE1" w:rsidRPr="00E56EE1">
        <w:rPr>
          <w:vertAlign w:val="superscript"/>
        </w:rPr>
        <w:t>1</w:t>
      </w:r>
      <w:r w:rsidR="00E56EE1">
        <w:t xml:space="preserve">, </w:t>
      </w:r>
      <w:proofErr w:type="spellStart"/>
      <w:r w:rsidR="00E56EE1">
        <w:t>Kaelin</w:t>
      </w:r>
      <w:proofErr w:type="spellEnd"/>
      <w:r w:rsidR="00E56EE1">
        <w:t xml:space="preserve">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383A6DF7" w:rsidR="00E56EE1" w:rsidRDefault="00E56EE1" w:rsidP="00E56EE1">
      <w:r w:rsidRPr="00E56EE1">
        <w:rPr>
          <w:vertAlign w:val="superscript"/>
        </w:rPr>
        <w:t>2</w:t>
      </w:r>
      <w:r>
        <w:t>The Jackson Laborator</w:t>
      </w:r>
      <w:r w:rsidR="009F5D1E">
        <w:t>y</w:t>
      </w:r>
      <w:r w:rsidR="006A006A">
        <w:t xml:space="preserve">, </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2E8EF002" w:rsidR="001340B0" w:rsidRDefault="00FE3D9F" w:rsidP="00FE3D9F">
      <w: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t xml:space="preserve">840 </w:t>
      </w:r>
      <w:r>
        <w:t xml:space="preserve">genetically unique </w:t>
      </w:r>
      <w:r w:rsidR="002D2F28">
        <w:t xml:space="preserve">Diversity Outbred </w:t>
      </w:r>
      <w:r>
        <w:t>mice of both sexes</w:t>
      </w:r>
      <w:r w:rsidR="00DD4486">
        <w:t xml:space="preserve"> (n=</w:t>
      </w:r>
      <w:r w:rsidR="00A54D21">
        <w:t>417</w:t>
      </w:r>
      <w:r w:rsidR="00DD4486">
        <w:t xml:space="preserve"> male and </w:t>
      </w:r>
      <w:r w:rsidR="00BC4CE5">
        <w:t>423</w:t>
      </w:r>
      <w:r w:rsidR="00DD4486">
        <w:t xml:space="preserve"> female)</w:t>
      </w:r>
      <w:r>
        <w:t xml:space="preserve">, and </w:t>
      </w:r>
      <w:r w:rsidR="00001EDE" w:rsidRPr="00001EDE">
        <w:t>on both a control chow (% kcals in diet: Protein 22%, Carbohydrate 62%, Fat 16%, no cholesterol) and high fat high sucrose (% kcals in diet: Protein 15%, Carbohydrate 41%, Fat 45%, 0.05% cholesterol</w:t>
      </w:r>
      <w:bookmarkStart w:id="0" w:name="_GoBack"/>
      <w:bookmarkEnd w:id="0"/>
      <w:r w:rsidR="00001EDE" w:rsidRPr="00001EDE">
        <w:t>)</w:t>
      </w:r>
      <w:r w:rsidRPr="00001EDE">
        <w:t xml:space="preserve">.  </w:t>
      </w:r>
      <w:r>
        <w:t>We find expected elevations of cholesterol in male mice, those with elevated serum triglycerides and/or fed a high fat high sucrose diet. The third strongest predictor was serum calcium which correlated with serum cholesterol across both diets and sexes (r=0.39-0.48)</w:t>
      </w:r>
      <w:r w:rsidR="00DD4486">
        <w:t xml:space="preserve"> in both diversity outbred</w:t>
      </w:r>
      <w:r w:rsidR="0010510E">
        <w:t xml:space="preserve"> (p=3.0 x 10</w:t>
      </w:r>
      <w:r w:rsidR="0010510E" w:rsidRPr="00A07221">
        <w:rPr>
          <w:vertAlign w:val="superscript"/>
        </w:rPr>
        <w:t>-43</w:t>
      </w:r>
      <w:r w:rsidR="0010510E">
        <w:t xml:space="preserve">) </w:t>
      </w:r>
      <w:r w:rsidR="00DD4486">
        <w:t>and BXD</w:t>
      </w:r>
      <w:r w:rsidR="0010510E">
        <w:t xml:space="preserve"> (p=0.005)</w:t>
      </w:r>
      <w:r w:rsidR="00DD4486">
        <w:t xml:space="preserve"> mice</w:t>
      </w:r>
      <w:r>
        <w:t xml:space="preserve">.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189C4399"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xml:space="preserve">, or weekly in the case of body weights.  </w:t>
      </w:r>
      <w:r w:rsidR="00CA2D1E" w:rsidRPr="00CA2D1E">
        <w:t xml:space="preserve">Animals were </w:t>
      </w:r>
      <w:r w:rsidR="00A34898">
        <w:t xml:space="preserve">first </w:t>
      </w:r>
      <w:r w:rsidR="00CA2D1E" w:rsidRPr="00CA2D1E">
        <w:t xml:space="preserve">received at wean age (3 weeks old) and </w:t>
      </w:r>
      <w:r w:rsidR="00A34898">
        <w:t xml:space="preserve">then </w:t>
      </w:r>
      <w:r w:rsidR="00CA2D1E" w:rsidRPr="00CA2D1E">
        <w:t>distributed into cages of five same-sex animals per cage. Animals were housed in pressurized, individually ventilated cages (</w:t>
      </w:r>
      <w:proofErr w:type="spellStart"/>
      <w:r w:rsidR="00CA2D1E" w:rsidRPr="00CA2D1E">
        <w:t>Thoren</w:t>
      </w:r>
      <w:proofErr w:type="spellEnd"/>
      <w:r w:rsidR="00CA2D1E" w:rsidRPr="00CA2D1E">
        <w:t xml:space="preserve"> Caging Systems, Hazelton, PA) with pine bedding (</w:t>
      </w:r>
      <w:proofErr w:type="spellStart"/>
      <w:r w:rsidR="00CA2D1E" w:rsidRPr="00CA2D1E">
        <w:t>Crobb</w:t>
      </w:r>
      <w:proofErr w:type="spellEnd"/>
      <w:r w:rsidR="00CA2D1E" w:rsidRPr="00CA2D1E">
        <w:t xml:space="preserve"> Box, Ellsworth, ME) and had </w:t>
      </w:r>
      <w:r w:rsidR="00CA2D1E">
        <w:t xml:space="preserve">ad libitum access to food. </w:t>
      </w:r>
      <w:r w:rsidR="0071130A">
        <w:t>At</w:t>
      </w:r>
      <w:r w:rsidR="00CA2D1E">
        <w:t xml:space="preserve"> time of</w:t>
      </w:r>
      <w:r w:rsidR="0071130A">
        <w:t xml:space="preserve">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xml:space="preserve">; </w:t>
      </w:r>
      <w:proofErr w:type="spellStart"/>
      <w:r w:rsidR="00BC2D63">
        <w:t>LabDiet</w:t>
      </w:r>
      <w:proofErr w:type="spellEnd"/>
      <w:r w:rsidR="00BC2D63">
        <w:t xml:space="preserve">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05BC4" w:rsidRPr="00105BC4">
        <w:t>Blood</w:t>
      </w:r>
      <w:r w:rsidR="00105BC4">
        <w:t xml:space="preserve"> from mice</w:t>
      </w:r>
      <w:r w:rsidR="00105BC4" w:rsidRPr="00105BC4">
        <w:t xml:space="preserve"> was obtained from the retro-orbital sinus after administration of tetracaine HCl</w:t>
      </w:r>
      <w:r w:rsidR="00886343">
        <w:t xml:space="preserve"> (</w:t>
      </w:r>
      <w:r w:rsidR="00886343" w:rsidRPr="00105BC4">
        <w:t>a topical anesthetic</w:t>
      </w:r>
      <w:r w:rsidR="00886343">
        <w:t>)</w:t>
      </w:r>
      <w:r w:rsidR="00105BC4" w:rsidRPr="00105BC4">
        <w:t xml:space="preserve"> using a heparin-coated microcapillary tube and collected into a 1.5</w:t>
      </w:r>
      <w:r w:rsidR="00506F1F">
        <w:t xml:space="preserve"> </w:t>
      </w:r>
      <w:r w:rsidR="00105BC4" w:rsidRPr="00105BC4">
        <w:t xml:space="preserve">ml </w:t>
      </w:r>
      <w:r w:rsidR="00506F1F">
        <w:t>E</w:t>
      </w:r>
      <w:r w:rsidR="00105BC4" w:rsidRPr="00105BC4">
        <w:t>ppendorf tube.</w:t>
      </w:r>
      <w:r w:rsidR="00886343">
        <w:t xml:space="preserve"> For collection of </w:t>
      </w:r>
      <w:r w:rsidR="00623494">
        <w:t xml:space="preserve">blood </w:t>
      </w:r>
      <w:r w:rsidR="00105BC4" w:rsidRPr="00105BC4">
        <w:t>plasma, approximately 150μl</w:t>
      </w:r>
      <w:r w:rsidR="00886343">
        <w:t xml:space="preserve"> of</w:t>
      </w:r>
      <w:r w:rsidR="00105BC4" w:rsidRPr="00105BC4">
        <w:t xml:space="preserve"> whole blood was collected into a tube and plasma was separated by centrifugation at 10,000 rpm for 10 min at 4°</w:t>
      </w:r>
      <w:r w:rsidR="00886343">
        <w:t xml:space="preserve"> </w:t>
      </w:r>
      <w:proofErr w:type="spellStart"/>
      <w:r w:rsidR="00506F1F">
        <w:t>C</w:t>
      </w:r>
      <w:r w:rsidR="00886343">
        <w:t>elcius</w:t>
      </w:r>
      <w:proofErr w:type="spellEnd"/>
      <w:r w:rsidR="00105BC4" w:rsidRPr="00105BC4">
        <w:t xml:space="preserve"> and removed into a clean </w:t>
      </w:r>
      <w:r w:rsidR="00506F1F">
        <w:t>E</w:t>
      </w:r>
      <w:r w:rsidR="00105BC4" w:rsidRPr="00105BC4">
        <w:t>ppendorf tube</w:t>
      </w:r>
      <w:r w:rsidR="00886343">
        <w:t xml:space="preserve">. </w:t>
      </w:r>
      <w:r w:rsidR="00111D61" w:rsidRPr="00111D61">
        <w:t>Cholesterol, triglycerides, and calcium were quantified in plasma using the</w:t>
      </w:r>
      <w:r w:rsidR="00111D61" w:rsidRPr="00D12B98">
        <w:t xml:space="preserve"> Beckman </w:t>
      </w:r>
      <w:proofErr w:type="spellStart"/>
      <w:r w:rsidR="00111D61" w:rsidRPr="00D12B98">
        <w:t>Synchron</w:t>
      </w:r>
      <w:proofErr w:type="spellEnd"/>
      <w:r w:rsidR="00111D61" w:rsidRPr="00D12B98">
        <w:t xml:space="preserve"> DXC600Pro Clinical chemistry analyzer. Body composition by dual x-ray </w:t>
      </w:r>
      <w:proofErr w:type="spellStart"/>
      <w:r w:rsidR="00111D61" w:rsidRPr="00D12B98">
        <w:t>absorbitrometry</w:t>
      </w:r>
      <w:proofErr w:type="spellEnd"/>
      <w:r w:rsidR="00111D61" w:rsidRPr="00D12B98">
        <w:t xml:space="preserve"> (DEXA) on Lunar </w:t>
      </w:r>
      <w:proofErr w:type="spellStart"/>
      <w:r w:rsidR="00111D61" w:rsidRPr="00D12B98">
        <w:t>PIXImus</w:t>
      </w:r>
      <w:proofErr w:type="spellEnd"/>
      <w:r w:rsidR="00111D61" w:rsidRPr="00D12B98">
        <w:t xml:space="preserve"> densitometer (GE Medical Systems).</w:t>
      </w:r>
      <w:r w:rsidR="00CA2D1E">
        <w:t xml:space="preserve"> </w:t>
      </w:r>
      <w:r w:rsidR="00111D61" w:rsidRPr="00D12B98">
        <w:t xml:space="preserve">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These data were downloaded from </w:t>
      </w:r>
      <w:proofErr w:type="spellStart"/>
      <w:r>
        <w:t>GeneNetwork</w:t>
      </w:r>
      <w:proofErr w:type="spellEnd"/>
      <w:r>
        <w:t xml:space="preserve">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r w:rsidR="009A106A" w:rsidRPr="009A106A">
        <w:t>RRID:MGI: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modification, pairwise sex-stratified analyses are also reported.  </w:t>
      </w:r>
      <w:r w:rsidR="003A7331">
        <w:t xml:space="preserve">Regression trees were generated using the </w:t>
      </w:r>
      <w:proofErr w:type="spellStart"/>
      <w:r w:rsidR="003A7331">
        <w:t>rpart</w:t>
      </w:r>
      <w:proofErr w:type="spellEnd"/>
      <w:r w:rsidR="003A7331">
        <w:t xml:space="preserve">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 xml:space="preserve">Via multivariate modelling accounting for the effects of diet and sex, a 100 mg/dL increase in </w:t>
      </w:r>
      <w:r w:rsidR="00614900">
        <w:lastRenderedPageBreak/>
        <w:t>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212960E4" w:rsidR="002F7AF7" w:rsidRDefault="00E86175" w:rsidP="004110BD">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4110BD">
        <w:t xml:space="preserve">We were not surprised that HFHS containing </w:t>
      </w:r>
      <w:r w:rsidR="000C2B65">
        <w:t xml:space="preserve">approximately 45% </w:t>
      </w:r>
      <w:r w:rsidR="00797EC4">
        <w:t>of calories from fat</w:t>
      </w:r>
      <w:r w:rsidR="004110BD">
        <w:t xml:space="preserve"> elevated cholesterol by </w:t>
      </w:r>
      <w:r w:rsidR="00C906AB">
        <w:t xml:space="preserve">33.7 +/- 2.0 mg/dL on average. </w:t>
      </w:r>
      <w:r w:rsidR="00351208">
        <w:t xml:space="preserve">This diet effect was expected however, the calcium relationship with cholesterol that was identified </w:t>
      </w:r>
      <w:r w:rsidR="002950DF">
        <w:t>is</w:t>
      </w:r>
      <w:r w:rsidR="00351208">
        <w:t xml:space="preserve"> a unique observation</w:t>
      </w:r>
      <w:r w:rsidR="002950DF">
        <w:t xml:space="preserve"> in mice</w:t>
      </w:r>
      <w:r w:rsidR="00351208">
        <w:t>.</w:t>
      </w:r>
      <w:r w:rsidR="0082091B">
        <w:t xml:space="preserve"> </w:t>
      </w:r>
      <w:r w:rsidR="008369EE">
        <w:t xml:space="preserve">As the magnitude of </w:t>
      </w:r>
      <w:r w:rsidR="00BB6B75">
        <w:t>elevations</w:t>
      </w:r>
      <w:r w:rsidR="00DA39DB">
        <w:t xml:space="preserve"> of cholesterol and calcium from HFHS diet were similar, it is reasonable to view </w:t>
      </w:r>
      <w:r w:rsidR="00D01721" w:rsidRPr="00D01721">
        <w:t>cholesterol and diet are independent predictors of calcium homeostasis</w:t>
      </w:r>
      <w:r w:rsidR="00D01721">
        <w:t xml:space="preserve">. </w:t>
      </w:r>
      <w:r w:rsidR="00C21E70">
        <w:t>Th</w:t>
      </w:r>
      <w:r w:rsidR="00B21E63">
        <w:t>is</w:t>
      </w:r>
      <w:r w:rsidR="00C21E70">
        <w:t xml:space="preserv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w:t>
      </w:r>
      <w:r w:rsidR="000C4958">
        <w:lastRenderedPageBreak/>
        <w:t xml:space="preserve">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lastRenderedPageBreak/>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w:t>
      </w:r>
      <w:proofErr w:type="spellStart"/>
      <w:r>
        <w:t>GeneNetwork</w:t>
      </w:r>
      <w:proofErr w:type="spellEnd"/>
      <w:r>
        <w:t xml:space="preserve">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lastRenderedPageBreak/>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w:t>
      </w:r>
      <w:r w:rsidRPr="004541AB">
        <w:lastRenderedPageBreak/>
        <w:t xml:space="preserve">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lastRenderedPageBreak/>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2556E"/>
    <w:rsid w:val="00026EB8"/>
    <w:rsid w:val="0004237E"/>
    <w:rsid w:val="000530ED"/>
    <w:rsid w:val="000625F9"/>
    <w:rsid w:val="000650FC"/>
    <w:rsid w:val="000A008F"/>
    <w:rsid w:val="000B2E8A"/>
    <w:rsid w:val="000C06E4"/>
    <w:rsid w:val="000C2B65"/>
    <w:rsid w:val="000C4958"/>
    <w:rsid w:val="0010510E"/>
    <w:rsid w:val="00105BC4"/>
    <w:rsid w:val="00107DAE"/>
    <w:rsid w:val="00111D61"/>
    <w:rsid w:val="0012187C"/>
    <w:rsid w:val="001340B0"/>
    <w:rsid w:val="00134794"/>
    <w:rsid w:val="00143D60"/>
    <w:rsid w:val="001651F4"/>
    <w:rsid w:val="0017038D"/>
    <w:rsid w:val="00181330"/>
    <w:rsid w:val="00182C82"/>
    <w:rsid w:val="00193752"/>
    <w:rsid w:val="00194B8A"/>
    <w:rsid w:val="001A245A"/>
    <w:rsid w:val="001A6324"/>
    <w:rsid w:val="001B04BF"/>
    <w:rsid w:val="001C5E79"/>
    <w:rsid w:val="001C7AD1"/>
    <w:rsid w:val="001D0F83"/>
    <w:rsid w:val="001D2184"/>
    <w:rsid w:val="001D45D4"/>
    <w:rsid w:val="002067A3"/>
    <w:rsid w:val="002074A7"/>
    <w:rsid w:val="00216CAB"/>
    <w:rsid w:val="002762BB"/>
    <w:rsid w:val="002950DF"/>
    <w:rsid w:val="002A2864"/>
    <w:rsid w:val="002B1EB1"/>
    <w:rsid w:val="002B2A55"/>
    <w:rsid w:val="002D2F28"/>
    <w:rsid w:val="002F7AF7"/>
    <w:rsid w:val="00305805"/>
    <w:rsid w:val="00351208"/>
    <w:rsid w:val="00372CFF"/>
    <w:rsid w:val="003A7331"/>
    <w:rsid w:val="003B394D"/>
    <w:rsid w:val="003C46F7"/>
    <w:rsid w:val="003E08CA"/>
    <w:rsid w:val="004013A7"/>
    <w:rsid w:val="00403545"/>
    <w:rsid w:val="004110BD"/>
    <w:rsid w:val="00414CEB"/>
    <w:rsid w:val="00415101"/>
    <w:rsid w:val="004541AB"/>
    <w:rsid w:val="004875ED"/>
    <w:rsid w:val="0048783D"/>
    <w:rsid w:val="004A3948"/>
    <w:rsid w:val="004B43E6"/>
    <w:rsid w:val="004C7DE0"/>
    <w:rsid w:val="004D542D"/>
    <w:rsid w:val="004E1849"/>
    <w:rsid w:val="004E1D77"/>
    <w:rsid w:val="004E1E43"/>
    <w:rsid w:val="00506F1F"/>
    <w:rsid w:val="005117D5"/>
    <w:rsid w:val="00546A2E"/>
    <w:rsid w:val="00563088"/>
    <w:rsid w:val="00567EB3"/>
    <w:rsid w:val="005D3422"/>
    <w:rsid w:val="005F3B22"/>
    <w:rsid w:val="0061059B"/>
    <w:rsid w:val="00614900"/>
    <w:rsid w:val="006205D8"/>
    <w:rsid w:val="00623494"/>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C5995"/>
    <w:rsid w:val="007D37CB"/>
    <w:rsid w:val="00802A87"/>
    <w:rsid w:val="00810119"/>
    <w:rsid w:val="008101D2"/>
    <w:rsid w:val="00812A40"/>
    <w:rsid w:val="00812E64"/>
    <w:rsid w:val="0082091B"/>
    <w:rsid w:val="008210DC"/>
    <w:rsid w:val="008369EE"/>
    <w:rsid w:val="00842FBB"/>
    <w:rsid w:val="00864E8B"/>
    <w:rsid w:val="00886343"/>
    <w:rsid w:val="008A3818"/>
    <w:rsid w:val="008B0A52"/>
    <w:rsid w:val="008C11CC"/>
    <w:rsid w:val="008C79AA"/>
    <w:rsid w:val="008D5B9F"/>
    <w:rsid w:val="008E5EF5"/>
    <w:rsid w:val="00910433"/>
    <w:rsid w:val="00927CE0"/>
    <w:rsid w:val="00943B73"/>
    <w:rsid w:val="009516D5"/>
    <w:rsid w:val="00955391"/>
    <w:rsid w:val="0098231B"/>
    <w:rsid w:val="009907DC"/>
    <w:rsid w:val="00995BD9"/>
    <w:rsid w:val="009A106A"/>
    <w:rsid w:val="009A1515"/>
    <w:rsid w:val="009B2FF9"/>
    <w:rsid w:val="009C47AD"/>
    <w:rsid w:val="009D2910"/>
    <w:rsid w:val="009F0E7E"/>
    <w:rsid w:val="009F5D1E"/>
    <w:rsid w:val="00A015D7"/>
    <w:rsid w:val="00A07221"/>
    <w:rsid w:val="00A2404E"/>
    <w:rsid w:val="00A34898"/>
    <w:rsid w:val="00A35CFB"/>
    <w:rsid w:val="00A45CB6"/>
    <w:rsid w:val="00A53691"/>
    <w:rsid w:val="00A54D21"/>
    <w:rsid w:val="00A8356A"/>
    <w:rsid w:val="00AA4501"/>
    <w:rsid w:val="00AA71B3"/>
    <w:rsid w:val="00AB6E43"/>
    <w:rsid w:val="00AD07B4"/>
    <w:rsid w:val="00AD22DF"/>
    <w:rsid w:val="00AD2F62"/>
    <w:rsid w:val="00AF24F7"/>
    <w:rsid w:val="00B063F8"/>
    <w:rsid w:val="00B21E63"/>
    <w:rsid w:val="00B24424"/>
    <w:rsid w:val="00B26227"/>
    <w:rsid w:val="00B41D25"/>
    <w:rsid w:val="00B5781A"/>
    <w:rsid w:val="00B66305"/>
    <w:rsid w:val="00B9731C"/>
    <w:rsid w:val="00BB6B75"/>
    <w:rsid w:val="00BC2D63"/>
    <w:rsid w:val="00BC4CE5"/>
    <w:rsid w:val="00BD227E"/>
    <w:rsid w:val="00BF3BE7"/>
    <w:rsid w:val="00C13CA6"/>
    <w:rsid w:val="00C21E70"/>
    <w:rsid w:val="00C25C2E"/>
    <w:rsid w:val="00C365BE"/>
    <w:rsid w:val="00C36BC2"/>
    <w:rsid w:val="00C40CDF"/>
    <w:rsid w:val="00C57455"/>
    <w:rsid w:val="00C74ADA"/>
    <w:rsid w:val="00C906AB"/>
    <w:rsid w:val="00C94146"/>
    <w:rsid w:val="00CA2D1E"/>
    <w:rsid w:val="00CD1A8A"/>
    <w:rsid w:val="00CF0667"/>
    <w:rsid w:val="00CF6D4C"/>
    <w:rsid w:val="00D01721"/>
    <w:rsid w:val="00D12B98"/>
    <w:rsid w:val="00D24431"/>
    <w:rsid w:val="00D554CB"/>
    <w:rsid w:val="00D609A7"/>
    <w:rsid w:val="00DA3158"/>
    <w:rsid w:val="00DA39DB"/>
    <w:rsid w:val="00DA4A35"/>
    <w:rsid w:val="00DC7459"/>
    <w:rsid w:val="00DD4486"/>
    <w:rsid w:val="00DE1510"/>
    <w:rsid w:val="00DE244E"/>
    <w:rsid w:val="00E00999"/>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2436"/>
    <w:rsid w:val="00EE6647"/>
    <w:rsid w:val="00EF0138"/>
    <w:rsid w:val="00F10A80"/>
    <w:rsid w:val="00F263F9"/>
    <w:rsid w:val="00F30CF8"/>
    <w:rsid w:val="00F34566"/>
    <w:rsid w:val="00F63CA1"/>
    <w:rsid w:val="00F86A24"/>
    <w:rsid w:val="00F9179E"/>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50DF"/>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rsid w:val="002950D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950DF"/>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48B92-C920-9B41-92D4-DF4F1DB441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12</Pages>
  <Words>22288</Words>
  <Characters>127043</Characters>
  <Application>Microsoft Office Word</Application>
  <DocSecurity>0</DocSecurity>
  <Lines>1058</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61</cp:revision>
  <dcterms:created xsi:type="dcterms:W3CDTF">2022-11-27T15:44:00Z</dcterms:created>
  <dcterms:modified xsi:type="dcterms:W3CDTF">2023-03-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